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r w:rsidRPr="00CA4C70">
        <w:rPr>
          <w:rFonts w:asciiTheme="majorBidi" w:hAnsiTheme="majorBidi" w:cstheme="majorBidi"/>
        </w:rPr>
        <w:t>Khen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>, Liad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Sagol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6018DA4A" w14:textId="19F7B0CA" w:rsidR="00A71458" w:rsidRPr="00CA4C70" w:rsidDel="00D70D9F" w:rsidRDefault="00424A4C" w:rsidP="00D70D9F">
      <w:pPr>
        <w:bidi w:val="0"/>
        <w:spacing w:line="480" w:lineRule="auto"/>
        <w:jc w:val="both"/>
        <w:rPr>
          <w:del w:id="0" w:author="Chen Heller" w:date="2022-08-14T17:14:00Z"/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measures and an intuitive reaching </w:t>
      </w:r>
      <w:r w:rsidR="000F56B1" w:rsidRPr="00CA4C70">
        <w:rPr>
          <w:rFonts w:asciiTheme="majorBidi" w:hAnsiTheme="majorBidi" w:cstheme="majorBidi"/>
        </w:rPr>
        <w:lastRenderedPageBreak/>
        <w:t>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r w:rsidR="00950025">
        <w:rPr>
          <w:rFonts w:asciiTheme="majorBidi" w:hAnsiTheme="majorBidi" w:cstheme="majorBidi"/>
        </w:rPr>
        <w:t>Therefore</w:t>
      </w:r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r w:rsidR="004A04C2">
        <w:rPr>
          <w:rFonts w:asciiTheme="majorBidi" w:hAnsiTheme="majorBidi" w:cstheme="majorBidi"/>
        </w:rPr>
        <w:t xml:space="preserve">we </w:t>
      </w:r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>and a keyboard task. I</w:t>
      </w:r>
      <w:r w:rsidR="00A23600" w:rsidRPr="00CA4C70">
        <w:rPr>
          <w:rFonts w:asciiTheme="majorBidi" w:hAnsiTheme="majorBidi" w:cstheme="majorBidi"/>
        </w:rPr>
        <w:t xml:space="preserve">n </w:t>
      </w:r>
      <w:del w:id="1" w:author="Chen Heller" w:date="2022-08-14T17:00:00Z">
        <w:r w:rsidR="00A23600" w:rsidRPr="00CA4C70" w:rsidDel="00C326E1">
          <w:rPr>
            <w:rFonts w:asciiTheme="majorBidi" w:hAnsiTheme="majorBidi" w:cstheme="majorBidi"/>
          </w:rPr>
          <w:delText xml:space="preserve">accordance </w:delText>
        </w:r>
      </w:del>
      <w:ins w:id="2" w:author="Chen Heller" w:date="2022-08-14T17:00:00Z">
        <w:r w:rsidR="00C326E1">
          <w:rPr>
            <w:rFonts w:asciiTheme="majorBidi" w:hAnsiTheme="majorBidi" w:cstheme="majorBidi"/>
          </w:rPr>
          <w:t xml:space="preserve">contrast to </w:t>
        </w:r>
      </w:ins>
      <w:del w:id="3" w:author="Chen Heller" w:date="2022-08-14T17:00:00Z">
        <w:r w:rsidR="00A23600" w:rsidRPr="00CA4C70" w:rsidDel="00C326E1">
          <w:rPr>
            <w:rFonts w:asciiTheme="majorBidi" w:hAnsiTheme="majorBidi" w:cstheme="majorBidi"/>
          </w:rPr>
          <w:delText xml:space="preserve">with </w:delText>
        </w:r>
      </w:del>
      <w:r w:rsidR="00E15FA9">
        <w:rPr>
          <w:rFonts w:asciiTheme="majorBidi" w:hAnsiTheme="majorBidi" w:cstheme="majorBidi"/>
        </w:rPr>
        <w:t>previous findings</w:t>
      </w:r>
      <w:ins w:id="4" w:author="Chen Heller" w:date="2022-08-14T17:09:00Z">
        <w:r w:rsidR="00615300">
          <w:rPr>
            <w:rFonts w:asciiTheme="majorBidi" w:hAnsiTheme="majorBidi" w:cstheme="majorBidi"/>
          </w:rPr>
          <w:t xml:space="preserve"> </w:t>
        </w:r>
      </w:ins>
      <w:ins w:id="5" w:author="Chen Heller" w:date="2022-08-14T17:10:00Z">
        <w:r w:rsidR="00615300">
          <w:rPr>
            <w:rFonts w:asciiTheme="majorBidi" w:hAnsiTheme="majorBidi" w:cstheme="majorBidi"/>
          </w:rPr>
          <w:t>and in defiance of our hypothesis</w:t>
        </w:r>
      </w:ins>
      <w:r w:rsidR="00E15FA9">
        <w:rPr>
          <w:rFonts w:asciiTheme="majorBidi" w:hAnsiTheme="majorBidi" w:cstheme="majorBidi"/>
        </w:rPr>
        <w:t xml:space="preserve">, </w:t>
      </w:r>
      <w:ins w:id="6" w:author="Chen Heller" w:date="2022-08-14T17:10:00Z">
        <w:r w:rsidR="00615300">
          <w:rPr>
            <w:rFonts w:asciiTheme="majorBidi" w:hAnsiTheme="majorBidi" w:cstheme="majorBidi"/>
          </w:rPr>
          <w:t>the unconscious effect in the motion tracking task was smaller than in the keyboard task</w:t>
        </w:r>
      </w:ins>
      <w:del w:id="7" w:author="Chen Heller" w:date="2022-08-14T17:10:00Z">
        <w:r w:rsidR="00506A11" w:rsidDel="00615300">
          <w:rPr>
            <w:rFonts w:asciiTheme="majorBidi" w:hAnsiTheme="majorBidi" w:cstheme="majorBidi"/>
          </w:rPr>
          <w:delText xml:space="preserve">a </w:delText>
        </w:r>
        <w:r w:rsidR="00F77220" w:rsidRPr="00CA4C70" w:rsidDel="00615300">
          <w:rPr>
            <w:rFonts w:asciiTheme="majorBidi" w:hAnsiTheme="majorBidi" w:cstheme="majorBidi"/>
          </w:rPr>
          <w:delText xml:space="preserve">larger unconscious </w:delText>
        </w:r>
        <w:r w:rsidR="00A23600" w:rsidRPr="00CA4C70" w:rsidDel="00615300">
          <w:rPr>
            <w:rFonts w:asciiTheme="majorBidi" w:hAnsiTheme="majorBidi" w:cstheme="majorBidi"/>
          </w:rPr>
          <w:delText>effect</w:delText>
        </w:r>
        <w:r w:rsidR="00506A11" w:rsidDel="00615300">
          <w:rPr>
            <w:rFonts w:asciiTheme="majorBidi" w:hAnsiTheme="majorBidi" w:cstheme="majorBidi"/>
          </w:rPr>
          <w:delText xml:space="preserve"> in the </w:delText>
        </w:r>
      </w:del>
      <w:del w:id="8" w:author="Chen Heller" w:date="2022-08-14T17:01:00Z">
        <w:r w:rsidR="006D2FAE" w:rsidDel="00C326E1">
          <w:rPr>
            <w:rFonts w:asciiTheme="majorBidi" w:hAnsiTheme="majorBidi" w:cstheme="majorBidi"/>
          </w:rPr>
          <w:delText xml:space="preserve">motion tracking </w:delText>
        </w:r>
      </w:del>
      <w:del w:id="9" w:author="Chen Heller" w:date="2022-08-14T17:10:00Z">
        <w:r w:rsidR="006D2FAE" w:rsidDel="00615300">
          <w:rPr>
            <w:rFonts w:asciiTheme="majorBidi" w:hAnsiTheme="majorBidi" w:cstheme="majorBidi"/>
          </w:rPr>
          <w:delText xml:space="preserve">task </w:delText>
        </w:r>
        <w:r w:rsidR="00F61F7B" w:rsidDel="00615300">
          <w:rPr>
            <w:rFonts w:asciiTheme="majorBidi" w:hAnsiTheme="majorBidi" w:cstheme="majorBidi"/>
          </w:rPr>
          <w:delText>was found compared to</w:delText>
        </w:r>
        <w:r w:rsidR="006D2FAE" w:rsidDel="00615300">
          <w:rPr>
            <w:rFonts w:asciiTheme="majorBidi" w:hAnsiTheme="majorBidi" w:cstheme="majorBidi"/>
          </w:rPr>
          <w:delText xml:space="preserve"> the </w:delText>
        </w:r>
      </w:del>
      <w:del w:id="10" w:author="Chen Heller" w:date="2022-08-14T17:01:00Z">
        <w:r w:rsidR="006D2FAE" w:rsidDel="00C326E1">
          <w:rPr>
            <w:rFonts w:asciiTheme="majorBidi" w:hAnsiTheme="majorBidi" w:cstheme="majorBidi"/>
          </w:rPr>
          <w:delText xml:space="preserve">keyboard </w:delText>
        </w:r>
      </w:del>
      <w:del w:id="11" w:author="Chen Heller" w:date="2022-08-14T17:10:00Z">
        <w:r w:rsidR="006D2FAE" w:rsidDel="00615300">
          <w:rPr>
            <w:rFonts w:asciiTheme="majorBidi" w:hAnsiTheme="majorBidi" w:cstheme="majorBidi"/>
          </w:rPr>
          <w:delText>task</w:delText>
        </w:r>
      </w:del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</w:t>
      </w:r>
      <w:del w:id="12" w:author="Chen Heller" w:date="2022-08-14T17:02:00Z">
        <w:r w:rsidR="00F61F7B" w:rsidDel="004B3BEA">
          <w:rPr>
            <w:rFonts w:asciiTheme="majorBidi" w:hAnsiTheme="majorBidi" w:cstheme="majorBidi"/>
          </w:rPr>
          <w:delText>This suggests that using motion tracking might highly benefit the study of unconscious processes</w:delText>
        </w:r>
      </w:del>
      <w:ins w:id="13" w:author="Chen Heller" w:date="2022-08-14T17:12:00Z">
        <w:r w:rsidR="0087035D">
          <w:rPr>
            <w:rFonts w:asciiTheme="majorBidi" w:hAnsiTheme="majorBidi" w:cstheme="majorBidi"/>
          </w:rPr>
          <w:t>Nevertheless</w:t>
        </w:r>
      </w:ins>
      <w:ins w:id="14" w:author="Chen Heller" w:date="2022-08-14T17:03:00Z">
        <w:r w:rsidR="00197704">
          <w:rPr>
            <w:rFonts w:asciiTheme="majorBidi" w:hAnsiTheme="majorBidi" w:cstheme="majorBidi"/>
          </w:rPr>
          <w:t xml:space="preserve">, the motion tracking measure </w:t>
        </w:r>
      </w:ins>
      <w:ins w:id="15" w:author="Chen Heller" w:date="2022-08-14T17:13:00Z">
        <w:r w:rsidR="0087035D">
          <w:rPr>
            <w:rFonts w:asciiTheme="majorBidi" w:hAnsiTheme="majorBidi" w:cstheme="majorBidi"/>
          </w:rPr>
          <w:t xml:space="preserve">remains beneficial </w:t>
        </w:r>
      </w:ins>
      <w:ins w:id="16" w:author="Chen Heller" w:date="2022-08-14T17:03:00Z">
        <w:r w:rsidR="00197704">
          <w:rPr>
            <w:rFonts w:asciiTheme="majorBidi" w:hAnsiTheme="majorBidi" w:cstheme="majorBidi"/>
          </w:rPr>
          <w:t>to the study of unconscious processes</w:t>
        </w:r>
      </w:ins>
      <w:ins w:id="17" w:author="Chen Heller" w:date="2022-08-14T17:11:00Z">
        <w:r w:rsidR="005A5312">
          <w:rPr>
            <w:rFonts w:asciiTheme="majorBidi" w:hAnsiTheme="majorBidi" w:cstheme="majorBidi"/>
          </w:rPr>
          <w:t xml:space="preserve"> </w:t>
        </w:r>
      </w:ins>
      <w:ins w:id="18" w:author="Chen Heller" w:date="2022-08-14T17:13:00Z">
        <w:r w:rsidR="0087035D">
          <w:rPr>
            <w:rFonts w:asciiTheme="majorBidi" w:hAnsiTheme="majorBidi" w:cstheme="majorBidi"/>
          </w:rPr>
          <w:t xml:space="preserve">as it allows to </w:t>
        </w:r>
      </w:ins>
      <w:ins w:id="19" w:author="Chen Heller" w:date="2022-08-14T17:14:00Z">
        <w:r w:rsidR="00C87CDB">
          <w:rPr>
            <w:rFonts w:asciiTheme="majorBidi" w:hAnsiTheme="majorBidi" w:cstheme="majorBidi"/>
          </w:rPr>
          <w:t xml:space="preserve">explore </w:t>
        </w:r>
        <w:r w:rsidR="00D70D9F">
          <w:rPr>
            <w:rFonts w:asciiTheme="majorBidi" w:hAnsiTheme="majorBidi" w:cstheme="majorBidi"/>
          </w:rPr>
          <w:t xml:space="preserve">their </w:t>
        </w:r>
      </w:ins>
      <w:ins w:id="20" w:author="Chen Heller" w:date="2022-08-14T17:15:00Z">
        <w:r w:rsidR="00D70D9F">
          <w:rPr>
            <w:rFonts w:asciiTheme="majorBidi" w:hAnsiTheme="majorBidi" w:cstheme="majorBidi"/>
          </w:rPr>
          <w:t>development</w:t>
        </w:r>
      </w:ins>
      <w:ins w:id="21" w:author="Chen Heller" w:date="2022-08-14T17:16:00Z">
        <w:r w:rsidR="00325DBE">
          <w:rPr>
            <w:rFonts w:asciiTheme="majorBidi" w:hAnsiTheme="majorBidi" w:cstheme="majorBidi"/>
          </w:rPr>
          <w:t xml:space="preserve"> across time</w:t>
        </w:r>
      </w:ins>
      <w:ins w:id="22" w:author="Chen Heller" w:date="2022-08-14T17:15:00Z">
        <w:r w:rsidR="00D70D9F">
          <w:rPr>
            <w:rFonts w:asciiTheme="majorBidi" w:hAnsiTheme="majorBidi" w:cstheme="majorBidi"/>
          </w:rPr>
          <w:t>.</w:t>
        </w:r>
      </w:ins>
      <w:del w:id="23" w:author="Chen Heller" w:date="2022-08-14T17:14:00Z">
        <w:r w:rsidR="00F61F7B" w:rsidDel="00D70D9F">
          <w:rPr>
            <w:rFonts w:asciiTheme="majorBidi" w:hAnsiTheme="majorBidi" w:cstheme="majorBidi"/>
          </w:rPr>
          <w:delText>.</w:delText>
        </w:r>
        <w:r w:rsidR="00A71458" w:rsidRPr="00CA4C70" w:rsidDel="00D70D9F">
          <w:rPr>
            <w:rFonts w:asciiTheme="majorBidi" w:hAnsiTheme="majorBidi" w:cstheme="majorBidi"/>
          </w:rPr>
          <w:delText xml:space="preserve"> </w:delText>
        </w:r>
      </w:del>
    </w:p>
    <w:p w14:paraId="188FE474" w14:textId="1AEEEF73" w:rsidR="00D253B0" w:rsidRPr="00CA4C70" w:rsidRDefault="00D253B0" w:rsidP="00D253B0">
      <w:pPr>
        <w:bidi w:val="0"/>
        <w:spacing w:line="480" w:lineRule="auto"/>
        <w:rPr>
          <w:rFonts w:asciiTheme="majorBidi" w:hAnsiTheme="majorBidi" w:cstheme="majorBidi"/>
        </w:rPr>
      </w:pP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hen Heller">
    <w15:presenceInfo w15:providerId="AD" w15:userId="S::hellerk@post.bgu.ac.il::477e52ea-193a-4895-9257-f8cce3effd9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B58F4"/>
    <w:rsid w:val="000C08DD"/>
    <w:rsid w:val="000C5D08"/>
    <w:rsid w:val="000E6F2E"/>
    <w:rsid w:val="000F56B1"/>
    <w:rsid w:val="001108F4"/>
    <w:rsid w:val="00155D74"/>
    <w:rsid w:val="001601EC"/>
    <w:rsid w:val="00162614"/>
    <w:rsid w:val="00175880"/>
    <w:rsid w:val="00197704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9592B"/>
    <w:rsid w:val="002A1BAB"/>
    <w:rsid w:val="002B7CF0"/>
    <w:rsid w:val="002B7F07"/>
    <w:rsid w:val="002D6ED6"/>
    <w:rsid w:val="002E1486"/>
    <w:rsid w:val="002F350E"/>
    <w:rsid w:val="002F57D5"/>
    <w:rsid w:val="00314958"/>
    <w:rsid w:val="00316C5E"/>
    <w:rsid w:val="00325DBE"/>
    <w:rsid w:val="003420D1"/>
    <w:rsid w:val="003636F0"/>
    <w:rsid w:val="003738AC"/>
    <w:rsid w:val="003A1BAD"/>
    <w:rsid w:val="003B21EE"/>
    <w:rsid w:val="003C4951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B3BEA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A5312"/>
    <w:rsid w:val="005E7F97"/>
    <w:rsid w:val="005F06BA"/>
    <w:rsid w:val="00603A7C"/>
    <w:rsid w:val="00610ECA"/>
    <w:rsid w:val="00615300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2538"/>
    <w:rsid w:val="007E03CE"/>
    <w:rsid w:val="007F7BB0"/>
    <w:rsid w:val="0082217E"/>
    <w:rsid w:val="0082784C"/>
    <w:rsid w:val="00843FD3"/>
    <w:rsid w:val="008645F7"/>
    <w:rsid w:val="0087035D"/>
    <w:rsid w:val="008B36F2"/>
    <w:rsid w:val="008E1B10"/>
    <w:rsid w:val="008E6AE5"/>
    <w:rsid w:val="008F6FEB"/>
    <w:rsid w:val="009055DD"/>
    <w:rsid w:val="00922AE8"/>
    <w:rsid w:val="0093397D"/>
    <w:rsid w:val="00950025"/>
    <w:rsid w:val="00951770"/>
    <w:rsid w:val="00952B25"/>
    <w:rsid w:val="00956F26"/>
    <w:rsid w:val="0095720A"/>
    <w:rsid w:val="0096790A"/>
    <w:rsid w:val="00975C8C"/>
    <w:rsid w:val="00985385"/>
    <w:rsid w:val="009974CE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C343C"/>
    <w:rsid w:val="00AD3354"/>
    <w:rsid w:val="00B02E53"/>
    <w:rsid w:val="00B14B9C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F253F"/>
    <w:rsid w:val="00BF6400"/>
    <w:rsid w:val="00BF7886"/>
    <w:rsid w:val="00C06D8E"/>
    <w:rsid w:val="00C14A5E"/>
    <w:rsid w:val="00C326E1"/>
    <w:rsid w:val="00C43530"/>
    <w:rsid w:val="00C61E17"/>
    <w:rsid w:val="00C716CD"/>
    <w:rsid w:val="00C76E64"/>
    <w:rsid w:val="00C87CDB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406F0"/>
    <w:rsid w:val="00D4547A"/>
    <w:rsid w:val="00D56176"/>
    <w:rsid w:val="00D70D9F"/>
    <w:rsid w:val="00D90234"/>
    <w:rsid w:val="00D91DC0"/>
    <w:rsid w:val="00D95072"/>
    <w:rsid w:val="00DB7D77"/>
    <w:rsid w:val="00DC2226"/>
    <w:rsid w:val="00DD145C"/>
    <w:rsid w:val="00DE7B87"/>
    <w:rsid w:val="00E15FA9"/>
    <w:rsid w:val="00E17DFC"/>
    <w:rsid w:val="00E20DE9"/>
    <w:rsid w:val="00E30881"/>
    <w:rsid w:val="00E31132"/>
    <w:rsid w:val="00E46150"/>
    <w:rsid w:val="00E70F6C"/>
    <w:rsid w:val="00E765E2"/>
    <w:rsid w:val="00E87892"/>
    <w:rsid w:val="00E960B7"/>
    <w:rsid w:val="00EB3E8A"/>
    <w:rsid w:val="00EC04C6"/>
    <w:rsid w:val="00ED6B43"/>
    <w:rsid w:val="00EF7B53"/>
    <w:rsid w:val="00F10CD9"/>
    <w:rsid w:val="00F272A6"/>
    <w:rsid w:val="00F35964"/>
    <w:rsid w:val="00F36A7D"/>
    <w:rsid w:val="00F43272"/>
    <w:rsid w:val="00F61F7B"/>
    <w:rsid w:val="00F77220"/>
    <w:rsid w:val="00F8028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microsoft.com/office/2011/relationships/people" Target="people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8</TotalTime>
  <Pages>2</Pages>
  <Words>792</Words>
  <Characters>3962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70</cp:revision>
  <dcterms:created xsi:type="dcterms:W3CDTF">2022-08-02T06:31:00Z</dcterms:created>
  <dcterms:modified xsi:type="dcterms:W3CDTF">2022-08-14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